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A1BA78A" w14:textId="77777777" w:rsidR="00600C3D" w:rsidRDefault="00000000" w:rsidP="00600C3D">
      <w:pPr>
        <w:ind w:firstLine="0"/>
        <w:jc w:val="center"/>
      </w:pPr>
      <w:r>
        <w:t>An aberrant abundance of Cronbach’s alpha values at .70</w:t>
      </w:r>
      <w:bookmarkStart w:id="0" w:name="_krma0kbc8qtq" w:colFirst="0" w:colLast="0"/>
      <w:bookmarkStart w:id="1" w:name="_1y8ccjcpw584" w:colFirst="0" w:colLast="0"/>
      <w:bookmarkStart w:id="2" w:name="_sryf0rf5v25j" w:colFirst="0" w:colLast="0"/>
      <w:bookmarkStart w:id="3" w:name="_7srovwythutv" w:colFirst="0" w:colLast="0"/>
      <w:bookmarkEnd w:id="0"/>
      <w:bookmarkEnd w:id="1"/>
      <w:bookmarkEnd w:id="2"/>
      <w:bookmarkEnd w:id="3"/>
    </w:p>
    <w:p w14:paraId="28FFB3F4" w14:textId="24E25676" w:rsidR="00EA61B4" w:rsidRPr="00600C3D" w:rsidRDefault="00000000" w:rsidP="00600C3D">
      <w:pPr>
        <w:ind w:firstLine="0"/>
        <w:jc w:val="center"/>
        <w:rPr>
          <w:i/>
          <w:iCs/>
        </w:rPr>
      </w:pPr>
      <w:r w:rsidRPr="00600C3D">
        <w:rPr>
          <w:i/>
          <w:iCs/>
        </w:rPr>
        <w:t>Supplementary Materials</w:t>
      </w:r>
    </w:p>
    <w:p w14:paraId="6EF61F78" w14:textId="77777777" w:rsidR="00600C3D" w:rsidRDefault="00600C3D" w:rsidP="002D010F">
      <w:bookmarkStart w:id="4" w:name="_w1tuw9bhm23d" w:colFirst="0" w:colLast="0"/>
      <w:bookmarkEnd w:id="4"/>
    </w:p>
    <w:p w14:paraId="1D11F98A" w14:textId="69DD7EB6" w:rsidR="00EA61B4" w:rsidRDefault="00000000" w:rsidP="002D010F">
      <w:pPr>
        <w:pStyle w:val="Heading2"/>
      </w:pPr>
      <w:r>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Health: th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lastRenderedPageBreak/>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5A24312F" w14:textId="77777777" w:rsidTr="00620C47">
        <w:trPr>
          <w:trHeight w:val="230"/>
        </w:trPr>
        <w:tc>
          <w:tcPr>
            <w:tcW w:w="5760" w:type="dxa"/>
            <w:vAlign w:val="center"/>
          </w:tcPr>
          <w:p w14:paraId="29987DF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a Journal of Research in Music Cognition</w:t>
            </w:r>
          </w:p>
        </w:tc>
      </w:tr>
      <w:tr w:rsidR="00901452" w:rsidRPr="00F8213B" w14:paraId="74E17845" w14:textId="77777777" w:rsidTr="00620C47">
        <w:trPr>
          <w:trHeight w:val="230"/>
        </w:trPr>
        <w:tc>
          <w:tcPr>
            <w:tcW w:w="5760" w:type="dxa"/>
            <w:vAlign w:val="center"/>
          </w:tcPr>
          <w:p w14:paraId="397FBF7A"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5" w:name="_dsybduy6jldo" w:colFirst="0" w:colLast="0"/>
      <w:bookmarkEnd w:id="5"/>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6" w:name="_lgxko1ssooi1" w:colFirst="0" w:colLast="0"/>
      <w:bookmarkEnd w:id="6"/>
      <w:r>
        <w:br w:type="page"/>
      </w:r>
    </w:p>
    <w:p w14:paraId="3A38805C" w14:textId="27A83863" w:rsidR="00EA61B4" w:rsidRDefault="00000000">
      <w:pPr>
        <w:pStyle w:val="Heading2"/>
      </w:pPr>
      <w:r>
        <w:lastRenderedPageBreak/>
        <w:t>Note 1S. Analyses of the I/O dataset after removing DOIs already present in the psychology dataset</w:t>
      </w:r>
    </w:p>
    <w:p w14:paraId="518E18A5" w14:textId="5FC89FC6" w:rsidR="00EA61B4" w:rsidRDefault="00000000" w:rsidP="0031364E">
      <w:r>
        <w:t xml:space="preserve">The test of the first hypothesis found a 14% excess of </w:t>
      </w:r>
      <m:oMath>
        <m:r>
          <w:rPr>
            <w:rFonts w:ascii="Cambria Math" w:hAnsi="Cambria Math"/>
          </w:rPr>
          <m:t>α</m:t>
        </m:r>
      </m:oMath>
      <w:r>
        <w:t xml:space="preserve"> 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 </w:t>
      </w:r>
      <m:oMath>
        <m:r>
          <w:rPr>
            <w:rFonts w:ascii="Cambria Math" w:hAnsi="Cambria Math"/>
          </w:rPr>
          <m:t>α</m:t>
        </m:r>
      </m:oMath>
      <w:r>
        <w:t xml:space="preserve"> values at common rule-of-thumb thresholds.</w:t>
      </w:r>
      <w:bookmarkStart w:id="7" w:name="_w9szeog9riob" w:colFirst="0" w:colLast="0"/>
      <w:bookmarkEnd w:id="7"/>
    </w:p>
    <w:p w14:paraId="2EA65043" w14:textId="77777777" w:rsidR="0031364E" w:rsidRDefault="0031364E" w:rsidP="0031364E"/>
    <w:p w14:paraId="162ADE76" w14:textId="77777777" w:rsidR="00695D6B" w:rsidRDefault="00695D6B">
      <w:pPr>
        <w:rPr>
          <w:b/>
        </w:rPr>
      </w:pPr>
      <w:bookmarkStart w:id="8" w:name="_sstaomonxlav" w:colFirst="0" w:colLast="0"/>
      <w:bookmarkEnd w:id="8"/>
      <w:r>
        <w:br w:type="page"/>
      </w:r>
    </w:p>
    <w:p w14:paraId="525E245C" w14:textId="18BD1FFE" w:rsidR="002E59CF" w:rsidRPr="003D7456" w:rsidRDefault="002E59CF" w:rsidP="002E59CF">
      <w:pPr>
        <w:pStyle w:val="Heading2"/>
        <w:rPr>
          <w:lang w:val="en-US"/>
        </w:rPr>
      </w:pPr>
      <w:r>
        <w:lastRenderedPageBreak/>
        <w:t xml:space="preserve">Figure 1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r>
        <w:rPr>
          <w:lang w:val="en-US"/>
        </w:rPr>
        <w:t>, when overlap with the psychology dataset was removed</w:t>
      </w:r>
    </w:p>
    <w:p w14:paraId="378E4843" w14:textId="3247E4C4" w:rsidR="002E59CF" w:rsidRDefault="008D15AF" w:rsidP="002E59CF">
      <w:pPr>
        <w:ind w:firstLine="0"/>
        <w:rPr>
          <w:b/>
        </w:rPr>
      </w:pPr>
      <w:r>
        <w:rPr>
          <w:noProof/>
        </w:rPr>
        <w:drawing>
          <wp:inline distT="0" distB="0" distL="0" distR="0" wp14:anchorId="0B200D45" wp14:editId="78A8272E">
            <wp:extent cx="54864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002E59CF">
        <w:br w:type="page"/>
      </w:r>
    </w:p>
    <w:p w14:paraId="5354554C" w14:textId="280C997E" w:rsidR="00EA61B4" w:rsidRDefault="00000000">
      <w:pPr>
        <w:pStyle w:val="Heading2"/>
      </w:pPr>
      <w:r>
        <w:lastRenderedPageBreak/>
        <w:t xml:space="preserve">Figure </w:t>
      </w:r>
      <w:r w:rsidR="00605C6C">
        <w:t>2</w:t>
      </w:r>
      <w:r>
        <w:t>S. Frequency of use of constructs in the I/O dataset.</w:t>
      </w:r>
    </w:p>
    <w:p w14:paraId="261D3D05" w14:textId="6939B7F5" w:rsidR="00EA61B4" w:rsidRDefault="0059463B" w:rsidP="0031364E">
      <w:pPr>
        <w:ind w:firstLine="0"/>
      </w:pPr>
      <w:bookmarkStart w:id="9" w:name="_nlfqiz712ibn" w:colFirst="0" w:colLast="0"/>
      <w:bookmarkEnd w:id="9"/>
      <w:r>
        <w:rPr>
          <w:noProof/>
        </w:rPr>
        <w:drawing>
          <wp:inline distT="0" distB="0" distL="0" distR="0" wp14:anchorId="66531C40" wp14:editId="612BE785">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10" w:name="_jdvr7noi93e" w:colFirst="0" w:colLast="0"/>
      <w:bookmarkEnd w:id="10"/>
      <w:r>
        <w:br w:type="page"/>
      </w:r>
    </w:p>
    <w:p w14:paraId="4ABAC042" w14:textId="05A50114" w:rsidR="00EA61B4" w:rsidRDefault="00000000">
      <w:pPr>
        <w:pStyle w:val="Heading2"/>
      </w:pPr>
      <w:r>
        <w:lastRenderedPageBreak/>
        <w:t>Note 2S. Caliper tests</w:t>
      </w:r>
    </w:p>
    <w:p w14:paraId="796E7CD7" w14:textId="415E30D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 </w:t>
      </w:r>
      <m:oMath>
        <m:r>
          <w:rPr>
            <w:rFonts w:ascii="Cambria Math" w:hAnsi="Cambria Math"/>
          </w:rPr>
          <m:t>α</m:t>
        </m:r>
      </m:oMath>
      <w:r>
        <w:t xml:space="preserve"> = .78 than .77 even in the absence of any distortions. Nonetheless, given the conceptual analogy between excesses of barely-significant </w:t>
      </w:r>
      <w:r>
        <w:rPr>
          <w:i/>
        </w:rPr>
        <w:t>p</w:t>
      </w:r>
      <w:r>
        <w:t xml:space="preserve"> values and barely reliable α 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xml:space="preserve">. Caliper tests were not preregistered and were therefore exploratory. We employed a caliper width of one bin (i.e., </w:t>
      </w:r>
      <m:oMath>
        <m:r>
          <w:rPr>
            <w:rFonts w:ascii="Cambria Math" w:hAnsi="Cambria Math"/>
          </w:rPr>
          <m:t>α</m:t>
        </m:r>
      </m:oMath>
      <w:r>
        <w:t xml:space="preserve"> =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77777777" w:rsidR="00EA61B4" w:rsidRDefault="00000000">
      <w:r>
        <w:t xml:space="preserve">In the psychology dataset, the caliper ratio for the </w:t>
      </w:r>
      <m:oMath>
        <m:r>
          <w:rPr>
            <w:rFonts w:ascii="Cambria Math" w:hAnsi="Cambria Math"/>
          </w:rPr>
          <m:t>α</m:t>
        </m:r>
      </m:oMath>
      <w:r>
        <w:t xml:space="preserve"> = .70 threshold 1.84. That is, nearly twice as many values of .70 were observed as .69. This larger over abundance relative to the kernel density approach can be attributed to the fact that the caliper tests also take the under-abundance of </w:t>
      </w:r>
      <m:oMath>
        <m:r>
          <w:rPr>
            <w:rFonts w:ascii="Cambria Math" w:hAnsi="Cambria Math"/>
          </w:rPr>
          <m:t>α</m:t>
        </m:r>
      </m:oMath>
      <w:r>
        <w:t xml:space="preserve"> values in the pre-threshold bins (e.g., .69) as well as the over-abundance of values in the threshold bins (e.g., .70). Ratios for the other two thresholds were less extreme (</w:t>
      </w:r>
      <m:oMath>
        <m:r>
          <w:rPr>
            <w:rFonts w:ascii="Cambria Math" w:hAnsi="Cambria Math"/>
          </w:rPr>
          <m:t>α</m:t>
        </m:r>
      </m:oMath>
      <w:r>
        <w:t xml:space="preserve"> = .80: ratio = 1.21; </w:t>
      </w:r>
      <m:oMath>
        <m:r>
          <w:rPr>
            <w:rFonts w:ascii="Cambria Math" w:hAnsi="Cambria Math"/>
          </w:rPr>
          <m:t>α</m:t>
        </m:r>
      </m:oMath>
      <w:r>
        <w:t xml:space="preserve"> = .90: ratio = 1.04). See Figure 3S. Rather than compare these ratios against a null hypothesis of zero (due to the above distributional considerations), we instead then calculated a ratio for every bin and its preceding bin between </w:t>
      </w:r>
      <m:oMath>
        <m:r>
          <w:rPr>
            <w:rFonts w:ascii="Cambria Math" w:hAnsi="Cambria Math"/>
          </w:rPr>
          <m:t>α</m:t>
        </m:r>
      </m:oMath>
      <w:r>
        <w:t xml:space="preserve"> = .50 and .99. In order to test whether the caliper ratios at the thresholds were larger than other ratios, we then applied permutation tests to compare the threshold ratios against all non-threshold ratios. </w:t>
      </w:r>
      <w:r>
        <w:lastRenderedPageBreak/>
        <w:t xml:space="preserve">Results demonstrated that the </w:t>
      </w:r>
      <m:oMath>
        <m:r>
          <w:rPr>
            <w:rFonts w:ascii="Cambria Math" w:hAnsi="Cambria Math"/>
          </w:rPr>
          <m:t>α</m:t>
        </m:r>
      </m:oMath>
      <w:r>
        <w:t xml:space="preserve"> = .70 caliper ratio was larger than the other ratios, </w:t>
      </w:r>
      <w:r>
        <w:rPr>
          <w:i/>
        </w:rPr>
        <w:t>Z</w:t>
      </w:r>
      <w:r>
        <w:t xml:space="preserve"> = 3.40, </w:t>
      </w:r>
      <w:r>
        <w:rPr>
          <w:i/>
        </w:rPr>
        <w:t>p</w:t>
      </w:r>
      <w:r>
        <w:t xml:space="preserve"> = .02; and that the .70, .80, and .90 ratios were larger than the other ratios, </w:t>
      </w:r>
      <w:r>
        <w:rPr>
          <w:i/>
        </w:rPr>
        <w:t>Z</w:t>
      </w:r>
      <w:r>
        <w:t xml:space="preserve"> = 2.40, </w:t>
      </w:r>
      <w:r>
        <w:rPr>
          <w:i/>
        </w:rPr>
        <w:t>p</w:t>
      </w:r>
      <w:r>
        <w:t xml:space="preserve"> = .014. </w:t>
      </w:r>
    </w:p>
    <w:p w14:paraId="1AD44278" w14:textId="77777777" w:rsidR="00EA61B4" w:rsidRDefault="00000000">
      <w:r>
        <w:t>This pattern of results also generalized to the I/O dataset for two of the thresholds (</w:t>
      </w:r>
      <m:oMath>
        <m:r>
          <w:rPr>
            <w:rFonts w:ascii="Cambria Math" w:hAnsi="Cambria Math"/>
          </w:rPr>
          <m:t>α</m:t>
        </m:r>
      </m:oMath>
      <w:r>
        <w:t xml:space="preserve"> = .70: ratio 1.64; </w:t>
      </w:r>
      <m:oMath>
        <m:r>
          <w:rPr>
            <w:rFonts w:ascii="Cambria Math" w:hAnsi="Cambria Math"/>
          </w:rPr>
          <m:t>α</m:t>
        </m:r>
      </m:oMath>
      <w:r>
        <w:t xml:space="preserve"> = .80: ratio = 1.13; </w:t>
      </w:r>
      <m:oMath>
        <m:r>
          <w:rPr>
            <w:rFonts w:ascii="Cambria Math" w:hAnsi="Cambria Math"/>
          </w:rPr>
          <m:t>α</m:t>
        </m:r>
      </m:oMath>
      <w:r>
        <w:t xml:space="preserve"> = .90: ratio = 0.96). See Figure 4S. The </w:t>
      </w:r>
      <m:oMath>
        <m:r>
          <w:rPr>
            <w:rFonts w:ascii="Cambria Math" w:hAnsi="Cambria Math"/>
          </w:rPr>
          <m:t>α</m:t>
        </m:r>
      </m:oMath>
      <w:r>
        <w:t xml:space="preserve"> = .70 caliper ratio was again found to be larger than the other ratios, </w:t>
      </w:r>
      <w:r>
        <w:rPr>
          <w:i/>
        </w:rPr>
        <w:t>Z</w:t>
      </w:r>
      <w:r>
        <w:t xml:space="preserve"> = 2.34, </w:t>
      </w:r>
      <w:r>
        <w:rPr>
          <w:i/>
        </w:rPr>
        <w:t>p</w:t>
      </w:r>
      <w:r>
        <w:t xml:space="preserve"> = .04; however the .70, .80, and .90 ratios were not found to be larger than the other ratios, </w:t>
      </w:r>
      <w:r>
        <w:rPr>
          <w:i/>
        </w:rPr>
        <w:t>Z</w:t>
      </w:r>
      <w:r>
        <w:t xml:space="preserve"> = 1.40, </w:t>
      </w:r>
      <w:r>
        <w:rPr>
          <w:i/>
        </w:rPr>
        <w:t>p</w:t>
      </w:r>
      <w:r>
        <w:t xml:space="preserve"> = .092. The pattern of excesses at </w:t>
      </w:r>
      <m:oMath>
        <m:r>
          <w:rPr>
            <w:rFonts w:ascii="Cambria Math" w:hAnsi="Cambria Math"/>
          </w:rPr>
          <m:t>α</m:t>
        </m:r>
      </m:oMath>
      <w:r>
        <w:t xml:space="preserve"> = .70 were therefore robust to the choice of analytic method. The collective excesses at all three thresholds were not robust in the I/O dataset. This may be because of large ratios observed at other round values of </w:t>
      </w:r>
      <m:oMath>
        <m:r>
          <w:rPr>
            <w:rFonts w:ascii="Cambria Math" w:hAnsi="Cambria Math"/>
          </w:rPr>
          <m:t>α</m:t>
        </m:r>
      </m:oMath>
      <w:r>
        <w:t xml:space="preserve"> 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11" w:name="_v354yl64c2v0" w:colFirst="0" w:colLast="0"/>
      <w:bookmarkEnd w:id="11"/>
      <w:r>
        <w:br w:type="page"/>
      </w:r>
    </w:p>
    <w:p w14:paraId="0AE3976D" w14:textId="0BE86687" w:rsidR="00EA61B4" w:rsidRDefault="00000000">
      <w:pPr>
        <w:pStyle w:val="Heading2"/>
      </w:pPr>
      <w:r>
        <w:lastRenderedPageBreak/>
        <w:t xml:space="preserve">Figure </w:t>
      </w:r>
      <w:r w:rsidR="00605C6C">
        <w:t>3</w:t>
      </w:r>
      <w:r>
        <w:t>S. Comparison between the kernel smoothing and caliper test methods in the psychology dataset.</w:t>
      </w:r>
    </w:p>
    <w:p w14:paraId="64653E3F" w14:textId="031663B0" w:rsidR="0059463B" w:rsidRPr="0059463B" w:rsidRDefault="0059463B" w:rsidP="0059463B">
      <w:pPr>
        <w:ind w:firstLine="0"/>
      </w:pPr>
      <w:r>
        <w:rPr>
          <w:noProof/>
        </w:rPr>
        <w:drawing>
          <wp:inline distT="0" distB="0" distL="0" distR="0" wp14:anchorId="0CFB0552" wp14:editId="6A01F287">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12" w:name="_l6jovl9n2ug0" w:colFirst="0" w:colLast="0"/>
      <w:bookmarkEnd w:id="12"/>
      <w:r>
        <w:br w:type="page"/>
      </w:r>
    </w:p>
    <w:p w14:paraId="7DFF3703" w14:textId="621FB5BE" w:rsidR="00EA61B4" w:rsidRDefault="00000000">
      <w:pPr>
        <w:pStyle w:val="Heading2"/>
      </w:pPr>
      <w:r>
        <w:lastRenderedPageBreak/>
        <w:t xml:space="preserve">Figure </w:t>
      </w:r>
      <w:r w:rsidR="00605C6C">
        <w:t>4</w:t>
      </w:r>
      <w:r>
        <w:t>S. Caliper ratios for each bin and the preceding bin in the psychology dataset.</w:t>
      </w:r>
    </w:p>
    <w:p w14:paraId="42EE7975" w14:textId="32DB74D4" w:rsidR="00EA61B4" w:rsidRDefault="0059463B">
      <w:pPr>
        <w:ind w:firstLine="0"/>
      </w:pPr>
      <w:r>
        <w:rPr>
          <w:b/>
          <w:noProof/>
        </w:rPr>
        <w:drawing>
          <wp:inline distT="0" distB="0" distL="0" distR="0" wp14:anchorId="281DB7D8" wp14:editId="1722903F">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650ED54" w14:textId="77777777" w:rsidR="0059463B" w:rsidRDefault="0059463B">
      <w:pPr>
        <w:rPr>
          <w:b/>
        </w:rPr>
      </w:pPr>
      <w:bookmarkStart w:id="13" w:name="_c8dlqtyu5dox" w:colFirst="0" w:colLast="0"/>
      <w:bookmarkEnd w:id="13"/>
      <w:r>
        <w:br w:type="page"/>
      </w:r>
    </w:p>
    <w:p w14:paraId="5A672678" w14:textId="1CD9B4D1" w:rsidR="00EA61B4" w:rsidRDefault="00000000" w:rsidP="0031364E">
      <w:pPr>
        <w:pStyle w:val="Heading2"/>
      </w:pPr>
      <w:r>
        <w:lastRenderedPageBreak/>
        <w:t xml:space="preserve">Figure </w:t>
      </w:r>
      <w:r w:rsidR="00605C6C">
        <w:t>5</w:t>
      </w:r>
      <w:r>
        <w:t>S. Caliper ratios for each bin and the preceding bin in the I/O dataset</w:t>
      </w:r>
      <w:bookmarkStart w:id="14" w:name="_4kdxp7cth7ts" w:colFirst="0" w:colLast="0"/>
      <w:bookmarkEnd w:id="14"/>
    </w:p>
    <w:p w14:paraId="695A7BC0" w14:textId="77777777" w:rsidR="0059463B" w:rsidRDefault="0059463B" w:rsidP="0059463B">
      <w:pPr>
        <w:ind w:firstLine="0"/>
      </w:pPr>
      <w:bookmarkStart w:id="15" w:name="_bvatj2qfqz06" w:colFirst="0" w:colLast="0"/>
      <w:bookmarkStart w:id="16" w:name="_c9ogt66hmcy7" w:colFirst="0" w:colLast="0"/>
      <w:bookmarkEnd w:id="15"/>
      <w:bookmarkEnd w:id="16"/>
      <w:r>
        <w:rPr>
          <w:noProof/>
        </w:rPr>
        <w:drawing>
          <wp:inline distT="0" distB="0" distL="0" distR="0" wp14:anchorId="4D59FBC2" wp14:editId="2179024A">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FF2E3D4" w14:textId="77777777" w:rsidR="0059463B" w:rsidRDefault="0059463B">
      <w:pPr>
        <w:rPr>
          <w:b/>
        </w:rPr>
      </w:pPr>
      <w:r>
        <w:br w:type="page"/>
      </w:r>
    </w:p>
    <w:p w14:paraId="4F4A5D59" w14:textId="334DBC30" w:rsidR="0059463B" w:rsidRDefault="0059463B" w:rsidP="0059463B">
      <w:pPr>
        <w:pStyle w:val="Heading2"/>
      </w:pPr>
      <w:r>
        <w:lastRenderedPageBreak/>
        <w:t xml:space="preserve">Figure </w:t>
      </w:r>
      <w:r w:rsidR="00605C6C">
        <w:t>6</w:t>
      </w:r>
      <w:r>
        <w:t>S. Caliper ratios for each bin and the preceding bin in the I/O dataset</w:t>
      </w:r>
      <w:r>
        <w:t>, when overlap with the psychology dataset is removed</w:t>
      </w:r>
    </w:p>
    <w:p w14:paraId="3FF20206" w14:textId="72EC0F0C" w:rsidR="002D010F" w:rsidRDefault="0059463B" w:rsidP="0059463B">
      <w:pPr>
        <w:ind w:firstLine="0"/>
        <w:rPr>
          <w:b/>
        </w:rPr>
      </w:pPr>
      <w:r>
        <w:rPr>
          <w:noProof/>
        </w:rPr>
        <w:drawing>
          <wp:inline distT="0" distB="0" distL="0" distR="0" wp14:anchorId="650A38E4" wp14:editId="543574A5">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rsidR="002D010F">
        <w:br w:type="page"/>
      </w:r>
    </w:p>
    <w:p w14:paraId="05D9E0EA" w14:textId="7AF4BE02" w:rsidR="00EA61B4" w:rsidRDefault="00000000">
      <w:pPr>
        <w:pStyle w:val="Heading2"/>
      </w:pPr>
      <w:r>
        <w:lastRenderedPageBreak/>
        <w:t xml:space="preserve">Table 3S. Standard errors associated with Cronbach’s </w:t>
      </w:r>
      <m:oMath>
        <m:r>
          <m:rPr>
            <m:sty m:val="bi"/>
          </m:rPr>
          <w:rPr>
            <w:rFonts w:ascii="Cambria Math" w:hAnsi="Cambria Math"/>
          </w:rPr>
          <m:t>α</m:t>
        </m:r>
      </m:oMath>
      <w:r>
        <w:t xml:space="preserve"> =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7" w:name="_qys4i817yeuz" w:colFirst="0" w:colLast="0"/>
      <w:bookmarkEnd w:id="17"/>
      <w:r>
        <w:br w:type="page"/>
      </w:r>
    </w:p>
    <w:p w14:paraId="261E5F92" w14:textId="628B87BD" w:rsidR="00EA61B4" w:rsidRDefault="00000000">
      <w:pPr>
        <w:pStyle w:val="Heading2"/>
      </w:pPr>
      <w:r>
        <w:lastRenderedPageBreak/>
        <w:t>Note 3S. Caliper tests</w:t>
      </w:r>
    </w:p>
    <w:p w14:paraId="764527EC" w14:textId="0DBC2EFC" w:rsidR="00DE10AB" w:rsidRDefault="00000000">
      <w:r>
        <w:t xml:space="preserve">Cronbach’s </w:t>
      </w:r>
      <m:oMath>
        <m:r>
          <w:rPr>
            <w:rFonts w:ascii="Cambria Math" w:hAnsi="Cambria Math"/>
          </w:rPr>
          <m:t>α</m:t>
        </m:r>
      </m:oMath>
      <w:r>
        <w:t xml:space="preserve">’s variance is a function of (a) the value of </w:t>
      </w:r>
      <m:oMath>
        <m:r>
          <w:rPr>
            <w:rFonts w:ascii="Cambria Math" w:hAnsi="Cambria Math"/>
          </w:rPr>
          <m:t>α</m:t>
        </m:r>
      </m:oMath>
      <w:r>
        <w:t>, (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In order to assess whether </w:t>
      </w:r>
      <m:oMath>
        <m:r>
          <w:rPr>
            <w:rFonts w:ascii="Cambria Math" w:hAnsi="Cambria Math"/>
          </w:rPr>
          <m:t>α</m:t>
        </m:r>
      </m:oMath>
      <w:r>
        <w:t xml:space="preserve"> is sufficiently precisely estimated in common study designs that researchers could plausibly discriminate between scales whose population </w:t>
      </w:r>
      <m:oMath>
        <m:r>
          <w:rPr>
            <w:rFonts w:ascii="Cambria Math" w:hAnsi="Cambria Math"/>
          </w:rPr>
          <m:t>α</m:t>
        </m:r>
      </m:oMath>
      <w:r>
        <w:t xml:space="preserve"> values were .69 versus .70, we calculated the standard error of </w:t>
      </w:r>
      <m:oMath>
        <m:r>
          <w:rPr>
            <w:rFonts w:ascii="Cambria Math" w:hAnsi="Cambria Math"/>
          </w:rPr>
          <m:t>α</m:t>
        </m:r>
      </m:oMath>
      <w:r>
        <w:t xml:space="preserve"> =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 </w:t>
      </w:r>
      <m:oMath>
        <m:r>
          <w:rPr>
            <w:rFonts w:ascii="Cambria Math" w:hAnsi="Cambria Math"/>
          </w:rPr>
          <m:t>α</m:t>
        </m:r>
      </m:oMath>
      <w:r>
        <w:t xml:space="preserve"> =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00F6E" w14:textId="77777777" w:rsidR="009225BE" w:rsidRDefault="009225BE">
      <w:pPr>
        <w:spacing w:line="240" w:lineRule="auto"/>
      </w:pPr>
      <w:r>
        <w:separator/>
      </w:r>
    </w:p>
  </w:endnote>
  <w:endnote w:type="continuationSeparator" w:id="0">
    <w:p w14:paraId="781F0379" w14:textId="77777777" w:rsidR="009225BE" w:rsidRDefault="009225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5E362" w14:textId="77777777" w:rsidR="009225BE" w:rsidRDefault="009225BE">
      <w:pPr>
        <w:spacing w:line="240" w:lineRule="auto"/>
      </w:pPr>
      <w:r>
        <w:separator/>
      </w:r>
    </w:p>
  </w:footnote>
  <w:footnote w:type="continuationSeparator" w:id="0">
    <w:p w14:paraId="509237D1" w14:textId="77777777" w:rsidR="009225BE" w:rsidRDefault="009225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2D010F"/>
    <w:rsid w:val="002E59CF"/>
    <w:rsid w:val="002E6712"/>
    <w:rsid w:val="00310A55"/>
    <w:rsid w:val="0031364E"/>
    <w:rsid w:val="00325118"/>
    <w:rsid w:val="00386A6B"/>
    <w:rsid w:val="0059463B"/>
    <w:rsid w:val="00600C3D"/>
    <w:rsid w:val="00605C6C"/>
    <w:rsid w:val="00675908"/>
    <w:rsid w:val="00695D6B"/>
    <w:rsid w:val="008D15AF"/>
    <w:rsid w:val="00901452"/>
    <w:rsid w:val="00902A3F"/>
    <w:rsid w:val="009225BE"/>
    <w:rsid w:val="00B17374"/>
    <w:rsid w:val="00C160EB"/>
    <w:rsid w:val="00C827A9"/>
    <w:rsid w:val="00D97D50"/>
    <w:rsid w:val="00DB6C12"/>
    <w:rsid w:val="00DE10AB"/>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5</Pages>
  <Words>2386</Words>
  <Characters>13603</Characters>
  <Application>Microsoft Office Word</Application>
  <DocSecurity>0</DocSecurity>
  <Lines>113</Lines>
  <Paragraphs>31</Paragraphs>
  <ScaleCrop>false</ScaleCrop>
  <Company/>
  <LinksUpToDate>false</LinksUpToDate>
  <CharactersWithSpaces>1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29</cp:revision>
  <dcterms:created xsi:type="dcterms:W3CDTF">2023-02-03T17:02:00Z</dcterms:created>
  <dcterms:modified xsi:type="dcterms:W3CDTF">2023-02-0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